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7C631F48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;</w:t>
      </w:r>
    </w:p>
    <w:p w14:paraId="23F6D769" w14:textId="77777777" w:rsidR="00EA7310" w:rsidRPr="00A7235F" w:rsidRDefault="00EA7310" w:rsidP="002013BC">
      <w:pPr>
        <w:pStyle w:val="Mjesto"/>
        <w:spacing w:after="120" w:line="360" w:lineRule="auto"/>
        <w:jc w:val="left"/>
        <w:rPr>
          <w:rFonts w:ascii="Arial" w:hAnsi="Arial" w:cs="Arial"/>
        </w:rPr>
      </w:pPr>
    </w:p>
    <w:p w14:paraId="4FB2979F" w14:textId="77777777" w:rsidR="00BB2366" w:rsidRPr="00A7235F" w:rsidRDefault="00BB2366" w:rsidP="00176095">
      <w:pPr>
        <w:pStyle w:val="FOINaslov1"/>
        <w:numPr>
          <w:ilvl w:val="0"/>
          <w:numId w:val="0"/>
        </w:numPr>
        <w:spacing w:after="0"/>
      </w:pPr>
      <w:r w:rsidRPr="00A7235F">
        <w:t>Sadržaj</w:t>
      </w: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432C677E" w14:textId="5790144A" w:rsidR="00BE7677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3211362" w:history="1">
            <w:r w:rsidR="00BE7677" w:rsidRPr="00D46E10">
              <w:rPr>
                <w:rStyle w:val="Hyperlink"/>
                <w:noProof/>
              </w:rPr>
              <w:t>1.</w:t>
            </w:r>
            <w:r w:rsidR="00BE7677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BE7677" w:rsidRPr="00D46E10">
              <w:rPr>
                <w:rStyle w:val="Hyperlink"/>
                <w:noProof/>
              </w:rPr>
              <w:t>Uvod</w:t>
            </w:r>
            <w:r w:rsidR="00BE7677">
              <w:rPr>
                <w:noProof/>
                <w:webHidden/>
              </w:rPr>
              <w:tab/>
            </w:r>
            <w:r w:rsidR="00BE7677">
              <w:rPr>
                <w:noProof/>
                <w:webHidden/>
              </w:rPr>
              <w:fldChar w:fldCharType="begin"/>
            </w:r>
            <w:r w:rsidR="00BE7677">
              <w:rPr>
                <w:noProof/>
                <w:webHidden/>
              </w:rPr>
              <w:instrText xml:space="preserve"> PAGEREF _Toc43211362 \h </w:instrText>
            </w:r>
            <w:r w:rsidR="00BE7677">
              <w:rPr>
                <w:noProof/>
                <w:webHidden/>
              </w:rPr>
            </w:r>
            <w:r w:rsidR="00BE7677">
              <w:rPr>
                <w:noProof/>
                <w:webHidden/>
              </w:rPr>
              <w:fldChar w:fldCharType="separate"/>
            </w:r>
            <w:r w:rsidR="00BE7677">
              <w:rPr>
                <w:noProof/>
                <w:webHidden/>
              </w:rPr>
              <w:t>1</w:t>
            </w:r>
            <w:r w:rsidR="00BE7677">
              <w:rPr>
                <w:noProof/>
                <w:webHidden/>
              </w:rPr>
              <w:fldChar w:fldCharType="end"/>
            </w:r>
          </w:hyperlink>
        </w:p>
        <w:p w14:paraId="69542060" w14:textId="198B32AE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77777777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176095">
      <w:pPr>
        <w:pStyle w:val="FOINaslov1"/>
        <w:outlineLvl w:val="0"/>
      </w:pPr>
      <w:bookmarkStart w:id="2" w:name="_Toc496683312"/>
      <w:bookmarkStart w:id="3" w:name="_Toc43211362"/>
      <w:r w:rsidRPr="00A7235F">
        <w:lastRenderedPageBreak/>
        <w:t>Uvod</w:t>
      </w:r>
      <w:bookmarkEnd w:id="2"/>
      <w:bookmarkEnd w:id="3"/>
    </w:p>
    <w:p w14:paraId="22D27551" w14:textId="0FD4F992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r w:rsidR="0023685C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23685C">
        <w:rPr>
          <w:rFonts w:ascii="Arial" w:hAnsi="Arial" w:cs="Arial"/>
          <w:sz w:val="22"/>
          <w:szCs w:val="22"/>
        </w:rPr>
        <w:t>e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23685C" w:rsidRPr="0023685C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23685C" w:rsidRPr="0023685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685C" w:rsidRPr="0023685C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23685C">
        <w:rPr>
          <w:rFonts w:ascii="Arial" w:hAnsi="Arial" w:cs="Arial"/>
          <w:sz w:val="22"/>
          <w:szCs w:val="22"/>
        </w:rPr>
        <w:t>) može s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i programski okvir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te na nekoliko ostalih projekata iz obitelji projekata nastalih 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21612A21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JVM (</w:t>
      </w:r>
      <w:proofErr w:type="spellStart"/>
      <w:r w:rsidR="00802579">
        <w:rPr>
          <w:rFonts w:ascii="Arial" w:hAnsi="Arial" w:cs="Arial"/>
          <w:sz w:val="22"/>
          <w:szCs w:val="22"/>
        </w:rPr>
        <w:t>e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. </w:t>
      </w:r>
      <w:r w:rsidR="00802579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579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802579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802579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). 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647AC9">
      <w:pPr>
        <w:pStyle w:val="FOINaslov1"/>
      </w:pPr>
      <w:proofErr w:type="spellStart"/>
      <w:r>
        <w:lastRenderedPageBreak/>
        <w:t>Spring</w:t>
      </w:r>
      <w:proofErr w:type="spellEnd"/>
    </w:p>
    <w:p w14:paraId="7B70DEB5" w14:textId="05F105E9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000FC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)","plainTextFormattedCitation":"(Pivotal, 2020)","previouslyFormattedCitation":"(Pivotal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647AC9">
        <w:rPr>
          <w:rFonts w:ascii="Arial" w:hAnsi="Arial" w:cs="Arial"/>
          <w:noProof/>
          <w:sz w:val="22"/>
          <w:szCs w:val="22"/>
        </w:rPr>
        <w:t>(Pivotal, 2020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programski okvir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može s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 (</w:t>
      </w:r>
      <w:proofErr w:type="spellStart"/>
      <w:r w:rsidR="000E696C">
        <w:rPr>
          <w:rFonts w:ascii="Arial" w:hAnsi="Arial" w:cs="Arial"/>
          <w:sz w:val="22"/>
          <w:szCs w:val="22"/>
        </w:rPr>
        <w:t>e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0E696C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0E696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E696C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E696C">
        <w:rPr>
          <w:rFonts w:ascii="Arial" w:hAnsi="Arial" w:cs="Arial"/>
          <w:sz w:val="22"/>
          <w:szCs w:val="22"/>
        </w:rPr>
        <w:t>)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programski </w:t>
      </w:r>
      <w:proofErr w:type="spellStart"/>
      <w:r w:rsidR="0024012B">
        <w:rPr>
          <w:rFonts w:ascii="Arial" w:hAnsi="Arial" w:cs="Arial"/>
          <w:sz w:val="22"/>
          <w:szCs w:val="22"/>
        </w:rPr>
        <w:t>okvit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085F8CE7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000FC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)","plainTextFormattedCitation":"(Pivotal, 2020)","previouslyFormattedCitation":"(Pivotal, 2020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B42549" w:rsidRPr="00B42549">
        <w:rPr>
          <w:rFonts w:ascii="Arial" w:hAnsi="Arial" w:cs="Arial"/>
          <w:noProof/>
          <w:sz w:val="22"/>
          <w:szCs w:val="22"/>
        </w:rPr>
        <w:t>(Pivotal, 2020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 te na obitelj projekata nastali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1C0433">
        <w:rPr>
          <w:rFonts w:ascii="Arial" w:hAnsi="Arial" w:cs="Arial"/>
          <w:sz w:val="22"/>
          <w:szCs w:val="22"/>
        </w:rPr>
        <w:t xml:space="preserve">Slijedi </w:t>
      </w:r>
      <w:r>
        <w:rPr>
          <w:rFonts w:ascii="Arial" w:hAnsi="Arial" w:cs="Arial"/>
          <w:sz w:val="22"/>
          <w:szCs w:val="22"/>
        </w:rPr>
        <w:t xml:space="preserve">prikaz </w:t>
      </w:r>
      <w:r w:rsidR="001C0433">
        <w:rPr>
          <w:rFonts w:ascii="Arial" w:hAnsi="Arial" w:cs="Arial"/>
          <w:sz w:val="22"/>
          <w:szCs w:val="22"/>
        </w:rPr>
        <w:t xml:space="preserve">svakog </w:t>
      </w:r>
      <w:r>
        <w:rPr>
          <w:rFonts w:ascii="Arial" w:hAnsi="Arial" w:cs="Arial"/>
          <w:sz w:val="22"/>
          <w:szCs w:val="22"/>
        </w:rPr>
        <w:t>član</w:t>
      </w:r>
      <w:r w:rsidR="001C0433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u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 w:rsidR="001C0433">
        <w:rPr>
          <w:rFonts w:ascii="Arial" w:hAnsi="Arial" w:cs="Arial"/>
          <w:sz w:val="22"/>
          <w:szCs w:val="22"/>
        </w:rPr>
        <w:t xml:space="preserve"> te njihova namjena</w:t>
      </w:r>
      <w:r w:rsidR="00AB32D4">
        <w:rPr>
          <w:rFonts w:ascii="Arial" w:hAnsi="Arial" w:cs="Arial"/>
          <w:sz w:val="22"/>
          <w:szCs w:val="22"/>
        </w:rPr>
        <w:t xml:space="preserve"> </w:t>
      </w:r>
      <w:r w:rsidR="00EC6751">
        <w:rPr>
          <w:rFonts w:ascii="Arial" w:hAnsi="Arial" w:cs="Arial"/>
          <w:sz w:val="22"/>
          <w:szCs w:val="22"/>
        </w:rPr>
        <w:fldChar w:fldCharType="begin" w:fldLock="1"/>
      </w:r>
      <w:r w:rsidR="00EC6751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)","plainTextFormattedCitation":"(VMware, 2020)"},"properties":{"noteIndex":0},"schema":"https://github.com/citation-style-language/schema/raw/master/csl-citation.json"}</w:instrText>
      </w:r>
      <w:r w:rsidR="00EC6751">
        <w:rPr>
          <w:rFonts w:ascii="Arial" w:hAnsi="Arial" w:cs="Arial"/>
          <w:sz w:val="22"/>
          <w:szCs w:val="22"/>
        </w:rPr>
        <w:fldChar w:fldCharType="separate"/>
      </w:r>
      <w:r w:rsidR="00EC6751" w:rsidRPr="00EC6751">
        <w:rPr>
          <w:rFonts w:ascii="Arial" w:hAnsi="Arial" w:cs="Arial"/>
          <w:noProof/>
          <w:sz w:val="22"/>
          <w:szCs w:val="22"/>
        </w:rPr>
        <w:t>(VMware, 2020)</w:t>
      </w:r>
      <w:r w:rsidR="00EC6751">
        <w:rPr>
          <w:rFonts w:ascii="Arial" w:hAnsi="Arial" w:cs="Arial"/>
          <w:sz w:val="22"/>
          <w:szCs w:val="22"/>
        </w:rPr>
        <w:fldChar w:fldCharType="end"/>
      </w:r>
      <w:r w:rsidR="00EC6751">
        <w:rPr>
          <w:rFonts w:ascii="Arial" w:hAnsi="Arial" w:cs="Arial"/>
          <w:sz w:val="22"/>
          <w:szCs w:val="22"/>
        </w:rPr>
        <w:t>.</w:t>
      </w:r>
    </w:p>
    <w:p w14:paraId="4E9E1CF4" w14:textId="22C99A01" w:rsidR="00EC6751" w:rsidRDefault="00EC6751" w:rsidP="00EC6751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B25D847" w14:textId="10102A29" w:rsidR="00EC6751" w:rsidRDefault="00EC6751" w:rsidP="00EC6751">
      <w:pPr>
        <w:pStyle w:val="FOINaslov2"/>
      </w:pPr>
      <w:proofErr w:type="spellStart"/>
      <w:r>
        <w:t>Spring</w:t>
      </w:r>
      <w:proofErr w:type="spellEnd"/>
      <w:r>
        <w:t xml:space="preserve"> </w:t>
      </w:r>
      <w:proofErr w:type="spellStart"/>
      <w:r>
        <w:t>boot</w:t>
      </w:r>
      <w:proofErr w:type="spellEnd"/>
    </w:p>
    <w:p w14:paraId="572E1F9D" w14:textId="77777777" w:rsidR="00EC6751" w:rsidRPr="00EC6751" w:rsidRDefault="00EC6751" w:rsidP="00EC6751">
      <w:pPr>
        <w:pStyle w:val="FOINaslov2"/>
        <w:numPr>
          <w:ilvl w:val="0"/>
          <w:numId w:val="0"/>
        </w:numPr>
        <w:rPr>
          <w:sz w:val="22"/>
          <w:szCs w:val="22"/>
        </w:rPr>
      </w:pPr>
    </w:p>
    <w:p w14:paraId="144F3F39" w14:textId="77777777" w:rsidR="006219E9" w:rsidRPr="00647AC9" w:rsidRDefault="006219E9" w:rsidP="006219E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6219E9" w:rsidRPr="00647AC9" w:rsidSect="000C3363">
      <w:footerReference w:type="default" r:id="rId13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3BACD24" w14:textId="77777777" w:rsidR="00595E20" w:rsidRDefault="00595E20" w:rsidP="0015288B">
      <w:r>
        <w:separator/>
      </w:r>
    </w:p>
  </w:endnote>
  <w:endnote w:type="continuationSeparator" w:id="0">
    <w:p w14:paraId="0B56FA1B" w14:textId="77777777" w:rsidR="00595E20" w:rsidRDefault="00595E20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C250C5" w:rsidRDefault="00C250C5">
    <w:pPr>
      <w:pStyle w:val="Footer"/>
      <w:jc w:val="right"/>
    </w:pPr>
  </w:p>
  <w:p w14:paraId="05E476E7" w14:textId="77777777" w:rsidR="00C250C5" w:rsidRDefault="00C250C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C250C5" w:rsidRDefault="00C250C5">
    <w:pPr>
      <w:pStyle w:val="Footer"/>
      <w:jc w:val="right"/>
    </w:pPr>
  </w:p>
  <w:p w14:paraId="5BAB876B" w14:textId="77777777" w:rsidR="00C250C5" w:rsidRDefault="00C250C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EndPr/>
    <w:sdtContent>
      <w:p w14:paraId="136A9237" w14:textId="77777777" w:rsidR="00C250C5" w:rsidRDefault="00C250C5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C250C5" w:rsidRDefault="00C250C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C250C5" w:rsidRDefault="00C250C5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C250C5" w:rsidRDefault="00C250C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C250C5" w:rsidRDefault="00C250C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FCF22E" w14:textId="77777777" w:rsidR="00595E20" w:rsidRDefault="00595E20" w:rsidP="0015288B">
      <w:r>
        <w:separator/>
      </w:r>
    </w:p>
  </w:footnote>
  <w:footnote w:type="continuationSeparator" w:id="0">
    <w:p w14:paraId="69B4BBAB" w14:textId="77777777" w:rsidR="00595E20" w:rsidRDefault="00595E20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1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2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3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9832197"/>
    <w:multiLevelType w:val="multilevel"/>
    <w:tmpl w:val="BAF26CF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18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4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0"/>
  </w:num>
  <w:num w:numId="3">
    <w:abstractNumId w:val="8"/>
  </w:num>
  <w:num w:numId="4">
    <w:abstractNumId w:val="10"/>
  </w:num>
  <w:num w:numId="5">
    <w:abstractNumId w:val="11"/>
  </w:num>
  <w:num w:numId="6">
    <w:abstractNumId w:val="4"/>
  </w:num>
  <w:num w:numId="7">
    <w:abstractNumId w:val="25"/>
  </w:num>
  <w:num w:numId="8">
    <w:abstractNumId w:val="12"/>
  </w:num>
  <w:num w:numId="9">
    <w:abstractNumId w:val="3"/>
  </w:num>
  <w:num w:numId="10">
    <w:abstractNumId w:val="23"/>
  </w:num>
  <w:num w:numId="11">
    <w:abstractNumId w:val="24"/>
  </w:num>
  <w:num w:numId="12">
    <w:abstractNumId w:val="16"/>
  </w:num>
  <w:num w:numId="13">
    <w:abstractNumId w:val="17"/>
  </w:num>
  <w:num w:numId="14">
    <w:abstractNumId w:val="17"/>
  </w:num>
  <w:num w:numId="15">
    <w:abstractNumId w:val="22"/>
  </w:num>
  <w:num w:numId="16">
    <w:abstractNumId w:val="21"/>
  </w:num>
  <w:num w:numId="17">
    <w:abstractNumId w:val="5"/>
  </w:num>
  <w:num w:numId="18">
    <w:abstractNumId w:val="20"/>
  </w:num>
  <w:num w:numId="19">
    <w:abstractNumId w:val="13"/>
  </w:num>
  <w:num w:numId="20">
    <w:abstractNumId w:val="17"/>
  </w:num>
  <w:num w:numId="21">
    <w:abstractNumId w:val="17"/>
  </w:num>
  <w:num w:numId="22">
    <w:abstractNumId w:val="17"/>
  </w:num>
  <w:num w:numId="23">
    <w:abstractNumId w:val="17"/>
  </w:num>
  <w:num w:numId="24">
    <w:abstractNumId w:val="17"/>
  </w:num>
  <w:num w:numId="25">
    <w:abstractNumId w:val="17"/>
  </w:num>
  <w:num w:numId="26">
    <w:abstractNumId w:val="17"/>
  </w:num>
  <w:num w:numId="27">
    <w:abstractNumId w:val="17"/>
  </w:num>
  <w:num w:numId="28">
    <w:abstractNumId w:val="17"/>
  </w:num>
  <w:num w:numId="29">
    <w:abstractNumId w:val="17"/>
  </w:num>
  <w:num w:numId="30">
    <w:abstractNumId w:val="17"/>
  </w:num>
  <w:num w:numId="31">
    <w:abstractNumId w:val="17"/>
  </w:num>
  <w:num w:numId="32">
    <w:abstractNumId w:val="17"/>
  </w:num>
  <w:num w:numId="33">
    <w:abstractNumId w:val="17"/>
  </w:num>
  <w:num w:numId="34">
    <w:abstractNumId w:val="9"/>
  </w:num>
  <w:num w:numId="35">
    <w:abstractNumId w:val="7"/>
  </w:num>
  <w:num w:numId="36">
    <w:abstractNumId w:val="1"/>
  </w:num>
  <w:num w:numId="37">
    <w:abstractNumId w:val="18"/>
  </w:num>
  <w:num w:numId="38">
    <w:abstractNumId w:val="15"/>
  </w:num>
  <w:num w:numId="39">
    <w:abstractNumId w:val="19"/>
  </w:num>
  <w:num w:numId="40">
    <w:abstractNumId w:val="6"/>
  </w:num>
  <w:num w:numId="41">
    <w:abstractNumId w:val="14"/>
  </w:num>
  <w:num w:numId="4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EFF"/>
    <w:rsid w:val="00051850"/>
    <w:rsid w:val="00051A4D"/>
    <w:rsid w:val="00052A24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893"/>
    <w:rsid w:val="000D5BAC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E10"/>
    <w:rsid w:val="003C0F0F"/>
    <w:rsid w:val="003C124D"/>
    <w:rsid w:val="003C16EF"/>
    <w:rsid w:val="003C2C7F"/>
    <w:rsid w:val="003C2D9A"/>
    <w:rsid w:val="003C2EDC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4E6"/>
    <w:rsid w:val="0055770C"/>
    <w:rsid w:val="005620BE"/>
    <w:rsid w:val="00562D5A"/>
    <w:rsid w:val="00563150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5069"/>
    <w:rsid w:val="005B5BD7"/>
    <w:rsid w:val="005B5D18"/>
    <w:rsid w:val="005B7898"/>
    <w:rsid w:val="005C0C55"/>
    <w:rsid w:val="005C1347"/>
    <w:rsid w:val="005C1CF9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614E"/>
    <w:rsid w:val="00686560"/>
    <w:rsid w:val="00686D29"/>
    <w:rsid w:val="006872AC"/>
    <w:rsid w:val="00687447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5EA"/>
    <w:rsid w:val="006D39EE"/>
    <w:rsid w:val="006D3D30"/>
    <w:rsid w:val="006D4889"/>
    <w:rsid w:val="006D4C2A"/>
    <w:rsid w:val="006D56BB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38DB"/>
    <w:rsid w:val="00733D98"/>
    <w:rsid w:val="0073465E"/>
    <w:rsid w:val="00734837"/>
    <w:rsid w:val="00734865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7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10CD"/>
    <w:rsid w:val="009519CA"/>
    <w:rsid w:val="00951AFD"/>
    <w:rsid w:val="00951B49"/>
    <w:rsid w:val="009522DF"/>
    <w:rsid w:val="009526D5"/>
    <w:rsid w:val="00952840"/>
    <w:rsid w:val="00952D3F"/>
    <w:rsid w:val="00953506"/>
    <w:rsid w:val="009536E9"/>
    <w:rsid w:val="0095447A"/>
    <w:rsid w:val="00954EE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FB2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2AB"/>
    <w:rsid w:val="009C3696"/>
    <w:rsid w:val="009C3A31"/>
    <w:rsid w:val="009C3E52"/>
    <w:rsid w:val="009C4282"/>
    <w:rsid w:val="009C42B0"/>
    <w:rsid w:val="009C4598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E1B"/>
    <w:rsid w:val="00A6516D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5253"/>
    <w:rsid w:val="00B56DFB"/>
    <w:rsid w:val="00B573EF"/>
    <w:rsid w:val="00B575B8"/>
    <w:rsid w:val="00B5789D"/>
    <w:rsid w:val="00B5790E"/>
    <w:rsid w:val="00B57E0B"/>
    <w:rsid w:val="00B603B4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2C"/>
    <w:rsid w:val="00C424CD"/>
    <w:rsid w:val="00C429B0"/>
    <w:rsid w:val="00C431C2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BFA"/>
    <w:rsid w:val="00C65C99"/>
    <w:rsid w:val="00C65F14"/>
    <w:rsid w:val="00C66425"/>
    <w:rsid w:val="00C671EC"/>
    <w:rsid w:val="00C67FBD"/>
    <w:rsid w:val="00C7090E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E22"/>
    <w:rsid w:val="00FD7047"/>
    <w:rsid w:val="00FE0424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021C62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021C62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6B73FE"/>
    <w:pPr>
      <w:spacing w:line="360" w:lineRule="auto"/>
      <w:jc w:val="both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6B73FE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6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643</TotalTime>
  <Pages>7</Pages>
  <Words>1339</Words>
  <Characters>7638</Characters>
  <Application>Microsoft Office Word</Application>
  <DocSecurity>0</DocSecurity>
  <Lines>63</Lines>
  <Paragraphs>1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9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192</cp:revision>
  <cp:lastPrinted>2012-11-30T11:54:00Z</cp:lastPrinted>
  <dcterms:created xsi:type="dcterms:W3CDTF">2017-11-13T12:09:00Z</dcterms:created>
  <dcterms:modified xsi:type="dcterms:W3CDTF">2020-07-22T1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